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6821" w:rsidRPr="00F82E42" w:rsidRDefault="00F82E42" w:rsidP="00B82F35">
      <w:pPr>
        <w:rPr>
          <w:lang w:val="en-US"/>
        </w:rPr>
      </w:pPr>
      <w:proofErr w:type="gramStart"/>
      <w:r w:rsidRPr="00F82E42">
        <w:rPr>
          <w:b/>
          <w:lang w:val="en-US"/>
        </w:rPr>
        <w:t>Multimedia Appendix</w:t>
      </w:r>
      <w:r w:rsidR="001406F2" w:rsidRPr="00F82E42">
        <w:rPr>
          <w:b/>
          <w:lang w:val="en-US"/>
        </w:rPr>
        <w:t xml:space="preserve"> 2</w:t>
      </w:r>
      <w:r w:rsidR="00B82F35" w:rsidRPr="00F82E42">
        <w:rPr>
          <w:b/>
          <w:lang w:val="en-US"/>
        </w:rPr>
        <w:t>.</w:t>
      </w:r>
      <w:proofErr w:type="gramEnd"/>
      <w:r w:rsidR="00B82F35" w:rsidRPr="00F82E42">
        <w:rPr>
          <w:b/>
          <w:lang w:val="en-US"/>
        </w:rPr>
        <w:t xml:space="preserve"> </w:t>
      </w:r>
      <w:proofErr w:type="gramStart"/>
      <w:r w:rsidRPr="00F82E42">
        <w:rPr>
          <w:lang w:val="en-US"/>
        </w:rPr>
        <w:t>Reasons for food i</w:t>
      </w:r>
      <w:r w:rsidR="00103F36" w:rsidRPr="00F82E42">
        <w:rPr>
          <w:lang w:val="en-US"/>
        </w:rPr>
        <w:t>ntake</w:t>
      </w:r>
      <w:r w:rsidRPr="00F82E42">
        <w:rPr>
          <w:lang w:val="en-US"/>
        </w:rPr>
        <w:t>.</w:t>
      </w:r>
      <w:proofErr w:type="gramEnd"/>
    </w:p>
    <w:p w:rsidR="00FD7A03" w:rsidRPr="00F82E42" w:rsidRDefault="00FD7A03" w:rsidP="00B82F35">
      <w:pPr>
        <w:rPr>
          <w:lang w:val="en-US"/>
        </w:rPr>
      </w:pPr>
    </w:p>
    <w:p w:rsidR="00103F36" w:rsidRDefault="00103F36" w:rsidP="00103F36">
      <w:r>
        <w:t>Bitte wählen Sie die zutreffendste Aussage aus:</w:t>
      </w:r>
    </w:p>
    <w:p w:rsidR="00103F36" w:rsidRPr="00103F36" w:rsidRDefault="00103F36" w:rsidP="00103F36">
      <w:r w:rsidRPr="00103F36">
        <w:t xml:space="preserve">Ich habe gegessen/getrunken, … </w:t>
      </w:r>
    </w:p>
    <w:p w:rsidR="00103F36" w:rsidRPr="00103F36" w:rsidRDefault="00103F36" w:rsidP="00103F36">
      <w:r w:rsidRPr="00103F36">
        <w:t>… we</w:t>
      </w:r>
      <w:r w:rsidR="00911AFB">
        <w:t xml:space="preserve">il ich hungrig/durstig war.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um später nicht hungrig/durstig zu sein.</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Pr="00103F36" w:rsidRDefault="00103F36" w:rsidP="00103F36">
      <w:r w:rsidRPr="00103F36">
        <w:t xml:space="preserve">… weil ich Energie gebraucht hab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ich normalerweise zu dieser Zeit esse/trinke.</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das Essen/Getränk so verlockend aussah/gerochen hat.</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xml:space="preserve">… weil ich traurig war.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mir langweilig war.</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ich gestresst war.</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xml:space="preserve">… weil ich mich einsam gefühlt habe. </w:t>
      </w:r>
      <w:r w:rsidR="00270145">
        <w:fldChar w:fldCharType="begin" w:fldLock="1"/>
      </w:r>
      <w:r w:rsidR="00270145">
        <w:instrText>ADDIN CSL_CITATION {"citationItems":[{"id":"ITEM-1","itemData":{"DOI":"10.1016/j.appet.2012.04.004","ISSN":"01956663","PMID":"22521515","abstract":"Understanding why people select certain food items in everyday life is crucial for the creation of interventions to promote normal eating and to prevent the development of obesity and eating disorders. The Eating Motivation Survey (TEMS) was developed within a frame of three different studies. In Study 1, a total of 331 motives for eating behavior were generated on the basis of different data sources (previous research, nutritionist interviews, and expert discussions). In Study 2, 1250 respondents were provided with a set of motives from Study 1 and the Eating Motivation Survey was finalized. In Study 3, a sample of 1040 participants filled in the Eating Motivation Survey. Confirmatory factor analysis with fifteen factors for food choice yielded a satisfactory model fit for a full (78 items) and brief survey version (45 items) with RMSEA .048 and .037, 90% CI .047-.049 and .035-.039, respectively. Factor structure was generally invariant across random selected groups, gender, and BMI, which indicates a high stability for the Eating Motivation Survey. On the mean level, however, significant differences in motivation for food choice associated with gender, age, and BMI emerged. Implications of the fifteen distinct motivations to choose foods in everyday life are discussed. © 2012 Elsevier Ltd.","author":[{"dropping-particle":"","family":"Renner","given":"Britta","non-dropping-particle":"","parse-names":false,"suffix":""},{"dropping-particle":"","family":"Sproesser","given":"Gudrun","non-dropping-particle":"","parse-names":false,"suffix":""},{"dropping-particle":"","family":"Strohbach","given":"Stefanie","non-dropping-particle":"","parse-names":false,"suffix":""},{"dropping-particle":"","family":"Schupp","given":"Harald T.","non-dropping-particle":"","parse-names":false,"suffix":""}],"container-title":"Appetite","id":"ITEM-1","issue":"1","issued":{"date-parts":[["2012","8"]]},"page":"117-128","title":"Why we eat what we eat. The Eating Motivation Survey (TEMS)","type":"article-journal","volume":"59"},"uris":["http://www.mendeley.com/documents/?uuid=241e898b-9251-341d-b6fe-905287d1c5fb"]}],"mendeley":{"formattedCitation":"[2]","plainTextFormattedCitation":"[2]","previouslyFormattedCitation":"[2]"},"properties":{"noteIndex":0},"schema":"https://github.com/citation-style-language/schema/raw/master/csl-citation.json"}</w:instrText>
      </w:r>
      <w:r w:rsidR="00270145">
        <w:fldChar w:fldCharType="separate"/>
      </w:r>
      <w:r w:rsidR="00270145" w:rsidRPr="00270145">
        <w:rPr>
          <w:noProof/>
        </w:rPr>
        <w:t>[2]</w:t>
      </w:r>
      <w:r w:rsidR="00270145">
        <w:fldChar w:fldCharType="end"/>
      </w:r>
    </w:p>
    <w:p w:rsidR="00103F36" w:rsidRDefault="00103F36" w:rsidP="00103F36">
      <w:pPr>
        <w:contextualSpacing/>
        <w:jc w:val="both"/>
      </w:pPr>
      <w:r>
        <w:t xml:space="preserve">… weil ich glücklich war. </w:t>
      </w:r>
      <w:r w:rsidR="00270145">
        <w:fldChar w:fldCharType="begin" w:fldLock="1"/>
      </w:r>
      <w:r w:rsidR="00270145">
        <w:instrText>ADDIN CSL_CITATION {"citationItems":[{"id":"ITEM-1","itemData":{"DOI":"10.1016/j.appet.2013.04.007","ISSN":"01956663","PMID":"23602962","abstract":"Research on emotions as a trigger for food intake has mainly been focused on the role of negative emotions. In the present studies the role of positive emotions as a trigger for food intake is investigated in a sample of healthy participants with a normal weight. Two laboratory studies were conducted in which positive emotions or no emotions were induced (Study 1) or in addition negative emotions were induced (Study 2) after which unhealthy food intake was assessed by bogus taste tests. In Study 3, food intake was assessed by registering snack intake in a 7-day diary study together with the emotions accompanying each snacking episode to provide a more ecologically valid test of our hypothesis. Studies 1 and 2 showed that positive emotions, compared to the control conditions, evoked more caloric intake. Dietary restraint did not moderate this effect. Study 2 additionally showed that positive emotions evoked caloric intake to the same extent as negative emotions. Study 3 showed that snack intake in daily life was reported to result from positive emotions more frequently than from negative emotions. Conclusions: Positive emotions serve as an important but under-investigated trigger for unhealthy food intake that deserves further scrutiny. Future research should further investigate whether food intake results from emotional arousal in general, or from emotional valence in particular. © 2013 Elsevier Ltd.","author":[{"dropping-particle":"","family":"Evers","given":"Catharine","non-dropping-particle":"","parse-names":false,"suffix":""},{"dropping-particle":"","family":"Adriaanse","given":"Marieke","non-dropping-particle":"","parse-names":false,"suffix":""},{"dropping-particle":"","family":"Ridder","given":"Denise T.D.","non-dropping-particle":"de","parse-names":false,"suffix":""},{"dropping-particle":"","family":"Witt Huberts","given":"Jessie C.","non-dropping-particle":"de","parse-names":false,"suffix":""}],"container-title":"Appetite","id":"ITEM-1","issued":{"date-parts":[["2013","9","1"]]},"page":"1-7","title":"Good mood food. Positive emotion as a neglected trigger for food intake","type":"article-journal","volume":"68"},"uris":["http://www.mendeley.com/documents/?uuid=76660174-8473-329e-8233-6cb30789148c"]}],"mendeley":{"formattedCitation":"[3]","plainTextFormattedCitation":"[3]","previouslyFormattedCitation":"[3]"},"properties":{"noteIndex":0},"schema":"https://github.com/citation-style-language/schema/raw/master/csl-citation.json"}</w:instrText>
      </w:r>
      <w:r w:rsidR="00270145">
        <w:fldChar w:fldCharType="separate"/>
      </w:r>
      <w:r w:rsidR="00270145" w:rsidRPr="00270145">
        <w:rPr>
          <w:noProof/>
        </w:rPr>
        <w:t>[3]</w:t>
      </w:r>
      <w:r w:rsidR="00270145">
        <w:fldChar w:fldCharType="end"/>
      </w:r>
    </w:p>
    <w:p w:rsidR="00103F36" w:rsidRDefault="00103F36" w:rsidP="00103F36">
      <w:r>
        <w:t>… um jemand anderem/anderen Gesellschaft zu leisten.</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ich mich verpflichtet gefühlt habe, zu essen/trinken.</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ich nicht aufhören konnte, an Essen/Trinken zu denken.</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weil ich verhindern wollte, dass Essen/Getränke verschwendet/weggeschmissen wird/werden.</w:t>
      </w:r>
      <w:r w:rsidRPr="00103F36">
        <w:t xml:space="preserve"> </w:t>
      </w:r>
      <w:r w:rsidR="00911AFB">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fldChar w:fldCharType="separate"/>
      </w:r>
      <w:r w:rsidR="00911AFB" w:rsidRPr="00911AFB">
        <w:rPr>
          <w:noProof/>
        </w:rPr>
        <w:t>[1]</w:t>
      </w:r>
      <w:r w:rsidR="00911AFB">
        <w:fldChar w:fldCharType="end"/>
      </w:r>
    </w:p>
    <w:p w:rsidR="00103F36" w:rsidRDefault="00103F36" w:rsidP="00103F36">
      <w:r>
        <w:t xml:space="preserve">… um einen besonderen Anlass zu feiern (Geburtstag, Traditionelles Fest, etc.) </w:t>
      </w:r>
      <w:r w:rsidR="00911AFB">
        <w:fldChar w:fldCharType="begin" w:fldLock="1"/>
      </w:r>
      <w:r w:rsidR="0085200A">
        <w:instrText>ADDIN CSL_CITATION {"citationItems":[{"id":"ITEM-1","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1","issued":{"date-parts":[["2015","1","1"]]},"page":"20-27","title":"It's my party and I eat if I want to. Reasons for unhealthy snacking","type":"article-journal","volume":"84"},"uris":["http://www.mendeley.com/documents/?uuid=6429c2db-c8b6-3444-b233-3d28cd8ec851"]}],"mendeley":{"formattedCitation":"[4]","plainTextFormattedCitation":"[4]","previouslyFormattedCitation":"[4]"},"properties":{"noteIndex":0},"schema":"https://github.com/citation-style-language/schema/raw/master/csl-citation.json"}</w:instrText>
      </w:r>
      <w:r w:rsidR="00911AFB">
        <w:fldChar w:fldCharType="separate"/>
      </w:r>
      <w:r w:rsidR="00270145" w:rsidRPr="00270145">
        <w:rPr>
          <w:noProof/>
        </w:rPr>
        <w:t>[4]</w:t>
      </w:r>
      <w:r w:rsidR="00911AFB">
        <w:fldChar w:fldCharType="end"/>
      </w:r>
    </w:p>
    <w:p w:rsidR="00103F36" w:rsidRDefault="00103F36" w:rsidP="00103F36">
      <w:r>
        <w:t xml:space="preserve">… weil ich Fernsehen/einen Film geschaut habe.  </w:t>
      </w:r>
      <w:r w:rsidR="00911AFB">
        <w:fldChar w:fldCharType="begin" w:fldLock="1"/>
      </w:r>
      <w:r w:rsidR="0085200A">
        <w:instrText>ADDIN CSL_CITATION {"citationItems":[{"id":"ITEM-1","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1","issued":{"date-parts":[["2015","1","1"]]},"page":"20-27","title":"It's my party and I eat if I want to. Reasons for unhealthy snacking","type":"article-journal","volume":"84"},"uris":["http://www.mendeley.com/documents/?uuid=6429c2db-c8b6-3444-b233-3d28cd8ec851"]}],"mendeley":{"formattedCitation":"[4]","plainTextFormattedCitation":"[4]","previouslyFormattedCitation":"[4]"},"properties":{"noteIndex":0},"schema":"https://github.com/citation-style-language/schema/raw/master/csl-citation.json"}</w:instrText>
      </w:r>
      <w:r w:rsidR="00911AFB">
        <w:fldChar w:fldCharType="separate"/>
      </w:r>
      <w:r w:rsidR="00270145" w:rsidRPr="00270145">
        <w:rPr>
          <w:noProof/>
        </w:rPr>
        <w:t>[4]</w:t>
      </w:r>
      <w:r w:rsidR="00911AFB">
        <w:fldChar w:fldCharType="end"/>
      </w:r>
    </w:p>
    <w:p w:rsidR="00103F36" w:rsidRDefault="00103F36" w:rsidP="00103F36">
      <w:r>
        <w:t xml:space="preserve">… um mich selbst zu belohnen.  </w:t>
      </w:r>
      <w:r w:rsidR="00911AFB">
        <w:fldChar w:fldCharType="begin" w:fldLock="1"/>
      </w:r>
      <w:r w:rsidR="0085200A">
        <w:instrText>ADDIN CSL_CITATION {"citationItems":[{"id":"ITEM-1","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1","issued":{"date-parts":[["2015","1","1"]]},"page":"20-27","title":"It's my party and I eat if I want to. Reasons for unhealthy snacking","type":"article-journal","volume":"84"},"uris":["http://www.mendeley.com/documents/?uuid=6429c2db-c8b6-3444-b233-3d28cd8ec851"]}],"mendeley":{"formattedCitation":"[4]","plainTextFormattedCitation":"[4]","previouslyFormattedCitation":"[4]"},"properties":{"noteIndex":0},"schema":"https://github.com/citation-style-language/schema/raw/master/csl-citation.json"}</w:instrText>
      </w:r>
      <w:r w:rsidR="00911AFB">
        <w:fldChar w:fldCharType="separate"/>
      </w:r>
      <w:r w:rsidR="00270145" w:rsidRPr="00270145">
        <w:rPr>
          <w:noProof/>
        </w:rPr>
        <w:t>[4]</w:t>
      </w:r>
      <w:r w:rsidR="00911AFB">
        <w:fldChar w:fldCharType="end"/>
      </w:r>
    </w:p>
    <w:p w:rsidR="00103F36" w:rsidRDefault="00103F36" w:rsidP="00103F36">
      <w:r>
        <w:t xml:space="preserve">… weil andere gegessen/getrunken haben. </w:t>
      </w:r>
      <w:r w:rsidR="00270145">
        <w:fldChar w:fldCharType="begin" w:fldLock="1"/>
      </w:r>
      <w:r w:rsidR="0085200A">
        <w:instrText>ADDIN CSL_CITATION {"citationItems":[{"id":"ITEM-1","itemData":{"DOI":"10.1037/hea0000568","ISSN":"19307810","PMID":"29154607","abstract":"Objective: Social factors are among the most powerful and pervasive influences on eating behavior, snacking in particular. Previous research has shown that being in the presence of people who are eating significantly increases the likelihood of eating and affects the types as well as the amount of food consumed. Much less is known about the processes underlying social influence, but previous research has suggested social norms as mediators. In this study, we extended this perspective to everyday settings and examined whether the presence of other people eating leads to a change in perceived momentary norms, and whether this change predicts snack consumption in real life. Method: We applied ecological momentary assessment to study 61 individuals in the normal-obese weight range (M BMI = 24.97 kg/m2; SD = 4.07) over a 14-day monitoring period. We used a combination of event-based snacking reports and randomly timed assessments. The presence of others eating and momentary perceptions of injunctive norms (facets of perceived appropriateness and encouragement) were measured for both assessment types. Results: Mediated, multilevel logistic regression showed that social cues predict snacking (OR = 3.06), and that momentary perceptions of appropriateness (a*b = 0.14) and encouragement (a*b = 0.18) partially mediated these effects. Conclusion: Perceptions of momentary norms mediated the effects of social influence on everyday snacking, which highlights the importance of the social environment for understanding eating behavior.","author":[{"dropping-particle":"","family":"Schüz","given":"Benjamin","non-dropping-particle":"","parse-names":false,"suffix":""},{"dropping-particle":"","family":"Papadakis","given":"Thalia","non-dropping-particle":"","parse-names":false,"suffix":""},{"dropping-particle":"","family":"Ferguson","given":"Stuart G.","non-dropping-particle":"","parse-names":false,"suffix":""}],"container-title":"Health Psychology","id":"ITEM-1","issue":"2","issued":{"date-parts":[["2018","2","1"]]},"page":"153-159","title":"Situation-specific social norms as mediators of social influence on snacking","type":"article-journal","volume":"37"},"uris":["http://www.mendeley.com/documents/?uuid=0fedf163-76fc-36e2-8a1c-513106a4b8ba"]}],"mendeley":{"formattedCitation":"[5]","plainTextFormattedCitation":"[5]","previouslyFormattedCitation":"[5]"},"properties":{"noteIndex":0},"schema":"https://github.com/citation-style-language/schema/raw/master/csl-citation.json"}</w:instrText>
      </w:r>
      <w:r w:rsidR="00270145">
        <w:fldChar w:fldCharType="separate"/>
      </w:r>
      <w:r w:rsidR="00270145" w:rsidRPr="00270145">
        <w:rPr>
          <w:noProof/>
        </w:rPr>
        <w:t>[5]</w:t>
      </w:r>
      <w:r w:rsidR="00270145">
        <w:fldChar w:fldCharType="end"/>
      </w:r>
    </w:p>
    <w:p w:rsidR="00103F36" w:rsidRPr="004A3496" w:rsidRDefault="00103F36" w:rsidP="00103F36">
      <w:pPr>
        <w:rPr>
          <w:lang w:val="en-US"/>
        </w:rPr>
      </w:pPr>
      <w:r w:rsidRPr="00E20C6A">
        <w:t>Ich kann mich nicht erinnern, mich entschieden zu haben, zu essen</w:t>
      </w:r>
      <w:r>
        <w:t>/trinken.</w:t>
      </w:r>
      <w:r w:rsidRPr="00E20C6A">
        <w:t xml:space="preserve"> – Ich habe einfach gegessen</w:t>
      </w:r>
      <w:r>
        <w:t>/getrunken</w:t>
      </w:r>
      <w:r w:rsidRPr="00E20C6A">
        <w:t>.</w:t>
      </w:r>
      <w:r w:rsidRPr="00103F36">
        <w:t xml:space="preserve"> </w:t>
      </w:r>
      <w:r w:rsidR="00911AFB">
        <w:rPr>
          <w:lang w:val="en-US"/>
        </w:rPr>
        <w:fldChar w:fldCharType="begin" w:fldLock="1"/>
      </w:r>
      <w:r w:rsidR="0085200A">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911AFB">
        <w:rPr>
          <w:lang w:val="en-US"/>
        </w:rPr>
        <w:fldChar w:fldCharType="separate"/>
      </w:r>
      <w:r w:rsidR="00911AFB" w:rsidRPr="00911AFB">
        <w:rPr>
          <w:noProof/>
          <w:lang w:val="en-US"/>
        </w:rPr>
        <w:t>[1]</w:t>
      </w:r>
      <w:r w:rsidR="00911AFB">
        <w:rPr>
          <w:lang w:val="en-US"/>
        </w:rPr>
        <w:fldChar w:fldCharType="end"/>
      </w:r>
    </w:p>
    <w:p w:rsidR="00103F36" w:rsidRPr="004A3496" w:rsidRDefault="00103F36" w:rsidP="00103F36">
      <w:pPr>
        <w:rPr>
          <w:lang w:val="en-US"/>
        </w:rPr>
      </w:pPr>
    </w:p>
    <w:p w:rsidR="003218FD" w:rsidRPr="00FD7A03" w:rsidRDefault="003218FD" w:rsidP="00270145">
      <w:pPr>
        <w:spacing w:after="200" w:line="276" w:lineRule="auto"/>
        <w:rPr>
          <w:b/>
          <w:lang w:val="en-US"/>
        </w:rPr>
      </w:pPr>
      <w:r w:rsidRPr="00FD7A03">
        <w:rPr>
          <w:b/>
          <w:lang w:val="en-US"/>
        </w:rPr>
        <w:t>Please select the most applicable statement:</w:t>
      </w:r>
    </w:p>
    <w:p w:rsidR="00103F36" w:rsidRPr="00FD7A03" w:rsidRDefault="003218FD" w:rsidP="00103F36">
      <w:pPr>
        <w:rPr>
          <w:b/>
          <w:lang w:val="en-US"/>
        </w:rPr>
      </w:pPr>
      <w:r w:rsidRPr="00FD7A03">
        <w:rPr>
          <w:b/>
          <w:lang w:val="en-US"/>
        </w:rPr>
        <w:t xml:space="preserve">I ate/drank </w:t>
      </w:r>
      <w:r w:rsidR="00103F36" w:rsidRPr="00FD7A03">
        <w:rPr>
          <w:b/>
          <w:lang w:val="en-US"/>
        </w:rPr>
        <w:t>…</w:t>
      </w:r>
    </w:p>
    <w:p w:rsidR="00103F36" w:rsidRPr="00FD7A03" w:rsidRDefault="003218FD"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was feeling hungry</w:t>
      </w:r>
      <w:r w:rsidR="002309E1" w:rsidRPr="00FD7A03">
        <w:rPr>
          <w:lang w:val="en-US"/>
        </w:rPr>
        <w:t>/thirsty</w:t>
      </w:r>
      <w:r w:rsidR="00C30E70"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to</w:t>
      </w:r>
      <w:proofErr w:type="gramEnd"/>
      <w:r w:rsidRPr="00FD7A03">
        <w:rPr>
          <w:lang w:val="en-US"/>
        </w:rPr>
        <w:t xml:space="preserve"> avoid being hungry</w:t>
      </w:r>
      <w:r w:rsidR="002309E1" w:rsidRPr="00FD7A03">
        <w:rPr>
          <w:lang w:val="en-US"/>
        </w:rPr>
        <w:t>/thirsty</w:t>
      </w:r>
      <w:r w:rsidRPr="00FD7A03">
        <w:rPr>
          <w:lang w:val="en-US"/>
        </w:rPr>
        <w:t xml:space="preserve"> later</w:t>
      </w:r>
      <w:r w:rsidR="002309E1" w:rsidRPr="00FD7A03">
        <w:rPr>
          <w:lang w:val="en-US"/>
        </w:rPr>
        <w:t>.</w:t>
      </w:r>
      <w:r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felt I needed the energy</w:t>
      </w:r>
      <w:r w:rsidR="002309E1" w:rsidRPr="00FD7A03">
        <w:rPr>
          <w:lang w:val="en-US"/>
        </w:rPr>
        <w:t>.</w:t>
      </w:r>
      <w:r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usually eat</w:t>
      </w:r>
      <w:r w:rsidR="002309E1" w:rsidRPr="00FD7A03">
        <w:rPr>
          <w:lang w:val="en-US"/>
        </w:rPr>
        <w:t>/drink</w:t>
      </w:r>
      <w:r w:rsidRPr="00FD7A03">
        <w:rPr>
          <w:lang w:val="en-US"/>
        </w:rPr>
        <w:t xml:space="preserve"> at this time</w:t>
      </w:r>
      <w:r w:rsidR="002309E1" w:rsidRPr="00FD7A03">
        <w:rPr>
          <w:lang w:val="en-US"/>
        </w:rPr>
        <w:t>.</w:t>
      </w:r>
      <w:r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the food</w:t>
      </w:r>
      <w:r w:rsidR="00221223" w:rsidRPr="00FD7A03">
        <w:rPr>
          <w:lang w:val="en-US"/>
        </w:rPr>
        <w:t>/drink</w:t>
      </w:r>
      <w:r w:rsidRPr="00FD7A03">
        <w:rPr>
          <w:lang w:val="en-US"/>
        </w:rPr>
        <w:t xml:space="preserve"> looked/smelt so tempting</w:t>
      </w:r>
      <w:r w:rsidR="00C30E70"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was feeling fed up</w:t>
      </w:r>
      <w:r w:rsidR="003218FD" w:rsidRPr="00FD7A03">
        <w:rPr>
          <w:lang w:val="en-US"/>
        </w:rPr>
        <w:t>.</w:t>
      </w:r>
      <w:r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lastRenderedPageBreak/>
        <w:t>…</w:t>
      </w:r>
      <w:r w:rsidR="00B421D6" w:rsidRPr="00FD7A03">
        <w:rPr>
          <w:lang w:val="en-US"/>
        </w:rPr>
        <w:t xml:space="preserve"> </w:t>
      </w:r>
      <w:proofErr w:type="gramStart"/>
      <w:r w:rsidRPr="00FD7A03">
        <w:rPr>
          <w:lang w:val="en-US"/>
        </w:rPr>
        <w:t>because</w:t>
      </w:r>
      <w:proofErr w:type="gramEnd"/>
      <w:r w:rsidRPr="00FD7A03">
        <w:rPr>
          <w:lang w:val="en-US"/>
        </w:rPr>
        <w:t xml:space="preserve"> I was feeling bored</w:t>
      </w:r>
      <w:r w:rsidR="003218FD" w:rsidRPr="00FD7A03">
        <w:rPr>
          <w:lang w:val="en-US"/>
        </w:rPr>
        <w:t>.</w:t>
      </w:r>
      <w:r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was stressed</w:t>
      </w:r>
      <w:r w:rsidR="003218FD" w:rsidRPr="00FD7A03">
        <w:rPr>
          <w:lang w:val="en-US"/>
        </w:rPr>
        <w:t>.</w:t>
      </w:r>
      <w:r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221223" w:rsidRPr="00FD7A03" w:rsidRDefault="004A2417" w:rsidP="00103F36">
      <w:pPr>
        <w:rPr>
          <w:lang w:val="en-US"/>
        </w:rPr>
      </w:pPr>
      <w:r w:rsidRPr="00FD7A03">
        <w:rPr>
          <w:lang w:val="en-US"/>
        </w:rPr>
        <w:t xml:space="preserve">… </w:t>
      </w:r>
      <w:proofErr w:type="gramStart"/>
      <w:r w:rsidRPr="00FD7A03">
        <w:rPr>
          <w:lang w:val="en-US"/>
        </w:rPr>
        <w:t>because</w:t>
      </w:r>
      <w:proofErr w:type="gramEnd"/>
      <w:r w:rsidRPr="00FD7A03">
        <w:rPr>
          <w:lang w:val="en-US"/>
        </w:rPr>
        <w:t xml:space="preserve"> I felt lonely</w:t>
      </w:r>
      <w:r w:rsidR="004B180B" w:rsidRPr="00FD7A03">
        <w:rPr>
          <w:lang w:val="en-US"/>
        </w:rPr>
        <w:t>.</w:t>
      </w:r>
      <w:r w:rsidRPr="00FD7A03">
        <w:rPr>
          <w:lang w:val="en-US"/>
        </w:rPr>
        <w:t xml:space="preserve"> </w:t>
      </w:r>
      <w:r w:rsidR="00270145" w:rsidRPr="00FD7A03">
        <w:rPr>
          <w:lang w:val="en-US"/>
        </w:rPr>
        <w:fldChar w:fldCharType="begin" w:fldLock="1"/>
      </w:r>
      <w:r w:rsidR="00270145" w:rsidRPr="00FD7A03">
        <w:rPr>
          <w:lang w:val="en-US"/>
        </w:rPr>
        <w:instrText>ADDIN CSL_CITATION {"citationItems":[{"id":"ITEM-1","itemData":{"DOI":"10.1016/j.appet.2012.04.004","ISSN":"01956663","PMID":"22521515","abstract":"Understanding why people select certain food items in everyday life is crucial for the creation of interventions to promote normal eating and to prevent the development of obesity and eating disorders. The Eating Motivation Survey (TEMS) was developed within a frame of three different studies. In Study 1, a total of 331 motives for eating behavior were generated on the basis of different data sources (previous research, nutritionist interviews, and expert discussions). In Study 2, 1250 respondents were provided with a set of motives from Study 1 and the Eating Motivation Survey was finalized. In Study 3, a sample of 1040 participants filled in the Eating Motivation Survey. Confirmatory factor analysis with fifteen factors for food choice yielded a satisfactory model fit for a full (78 items) and brief survey version (45 items) with RMSEA .048 and .037, 90% CI .047-.049 and .035-.039, respectively. Factor structure was generally invariant across random selected groups, gender, and BMI, which indicates a high stability for the Eating Motivation Survey. On the mean level, however, significant differences in motivation for food choice associated with gender, age, and BMI emerged. Implications of the fifteen distinct motivations to choose foods in everyday life are discussed. © 2012 Elsevier Ltd.","author":[{"dropping-particle":"","family":"Renner","given":"Britta","non-dropping-particle":"","parse-names":false,"suffix":""},{"dropping-particle":"","family":"Sproesser","given":"Gudrun","non-dropping-particle":"","parse-names":false,"suffix":""},{"dropping-particle":"","family":"Strohbach","given":"Stefanie","non-dropping-particle":"","parse-names":false,"suffix":""},{"dropping-particle":"","family":"Schupp","given":"Harald T.","non-dropping-particle":"","parse-names":false,"suffix":""}],"container-title":"Appetite","id":"ITEM-1","issue":"1","issued":{"date-parts":[["2012","8"]]},"page":"117-128","title":"Why we eat what we eat. The Eating Motivation Survey (TEMS)","type":"article-journal","volume":"59"},"uris":["http://www.mendeley.com/documents/?uuid=241e898b-9251-341d-b6fe-905287d1c5fb"]}],"mendeley":{"formattedCitation":"[2]","plainTextFormattedCitation":"[2]","previouslyFormattedCitation":"[2]"},"properties":{"noteIndex":0},"schema":"https://github.com/citation-style-language/schema/raw/master/csl-citation.json"}</w:instrText>
      </w:r>
      <w:r w:rsidR="00270145" w:rsidRPr="00FD7A03">
        <w:rPr>
          <w:lang w:val="en-US"/>
        </w:rPr>
        <w:fldChar w:fldCharType="separate"/>
      </w:r>
      <w:r w:rsidR="00270145" w:rsidRPr="00FD7A03">
        <w:rPr>
          <w:noProof/>
          <w:lang w:val="en-US"/>
        </w:rPr>
        <w:t>[2]</w:t>
      </w:r>
      <w:r w:rsidR="00270145" w:rsidRPr="00FD7A03">
        <w:rPr>
          <w:lang w:val="en-US"/>
        </w:rPr>
        <w:fldChar w:fldCharType="end"/>
      </w:r>
    </w:p>
    <w:p w:rsidR="00221223" w:rsidRPr="00FD7A03" w:rsidRDefault="004A2417" w:rsidP="00103F36">
      <w:pPr>
        <w:rPr>
          <w:lang w:val="en-US"/>
        </w:rPr>
      </w:pPr>
      <w:r w:rsidRPr="00FD7A03">
        <w:rPr>
          <w:lang w:val="en-US"/>
        </w:rPr>
        <w:t xml:space="preserve">… </w:t>
      </w:r>
      <w:proofErr w:type="gramStart"/>
      <w:r w:rsidRPr="00FD7A03">
        <w:rPr>
          <w:lang w:val="en-US"/>
        </w:rPr>
        <w:t>because</w:t>
      </w:r>
      <w:proofErr w:type="gramEnd"/>
      <w:r w:rsidRPr="00FD7A03">
        <w:rPr>
          <w:lang w:val="en-US"/>
        </w:rPr>
        <w:t xml:space="preserve"> I was happy. </w:t>
      </w:r>
      <w:r w:rsidR="00270145" w:rsidRPr="00FD7A03">
        <w:rPr>
          <w:lang w:val="en-US"/>
        </w:rPr>
        <w:fldChar w:fldCharType="begin" w:fldLock="1"/>
      </w:r>
      <w:r w:rsidR="00270145" w:rsidRPr="00FD7A03">
        <w:rPr>
          <w:lang w:val="en-US"/>
        </w:rPr>
        <w:instrText>ADDIN CSL_CITATION {"citationItems":[{"id":"ITEM-1","itemData":{"DOI":"10.1016/j.appet.2013.04.007","ISSN":"01956663","PMID":"23602962","abstract":"Research on emotions as a trigger for food intake has mainly been focused on the role of negative emotions. In the present studies the role of positive emotions as a trigger for food intake is investigated in a sample of healthy participants with a normal weight. Two laboratory studies were conducted in which positive emotions or no emotions were induced (Study 1) or in addition negative emotions were induced (Study 2) after which unhealthy food intake was assessed by bogus taste tests. In Study 3, food intake was assessed by registering snack intake in a 7-day diary study together with the emotions accompanying each snacking episode to provide a more ecologically valid test of our hypothesis. Studies 1 and 2 showed that positive emotions, compared to the control conditions, evoked more caloric intake. Dietary restraint did not moderate this effect. Study 2 additionally showed that positive emotions evoked caloric intake to the same extent as negative emotions. Study 3 showed that snack intake in daily life was reported to result from positive emotions more frequently than from negative emotions. Conclusions: Positive emotions serve as an important but under-investigated trigger for unhealthy food intake that deserves further scrutiny. Future research should further investigate whether food intake results from emotional arousal in general, or from emotional valence in particular. © 2013 Elsevier Ltd.","author":[{"dropping-particle":"","family":"Evers","given":"Catharine","non-dropping-particle":"","parse-names":false,"suffix":""},{"dropping-particle":"","family":"Adriaanse","given":"Marieke","non-dropping-particle":"","parse-names":false,"suffix":""},{"dropping-particle":"","family":"Ridder","given":"Denise T.D.","non-dropping-particle":"de","parse-names":false,"suffix":""},{"dropping-particle":"","family":"Witt Huberts","given":"Jessie C.","non-dropping-particle":"de","parse-names":false,"suffix":""}],"container-title":"Appetite","id":"ITEM-1","issued":{"date-parts":[["2013","9","1"]]},"page":"1-7","title":"Good mood food. Positive emotion as a neglected trigger for food intake","type":"article-journal","volume":"68"},"uris":["http://www.mendeley.com/documents/?uuid=76660174-8473-329e-8233-6cb30789148c"]}],"mendeley":{"formattedCitation":"[3]","plainTextFormattedCitation":"[3]","previouslyFormattedCitation":"[3]"},"properties":{"noteIndex":0},"schema":"https://github.com/citation-style-language/schema/raw/master/csl-citation.json"}</w:instrText>
      </w:r>
      <w:r w:rsidR="00270145" w:rsidRPr="00FD7A03">
        <w:rPr>
          <w:lang w:val="en-US"/>
        </w:rPr>
        <w:fldChar w:fldCharType="separate"/>
      </w:r>
      <w:r w:rsidR="00270145" w:rsidRPr="00FD7A03">
        <w:rPr>
          <w:noProof/>
          <w:lang w:val="en-US"/>
        </w:rPr>
        <w:t>[3]</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to</w:t>
      </w:r>
      <w:proofErr w:type="gramEnd"/>
      <w:r w:rsidRPr="00FD7A03">
        <w:rPr>
          <w:lang w:val="en-US"/>
        </w:rPr>
        <w:t xml:space="preserve"> keep somebody else/other people company</w:t>
      </w:r>
      <w:r w:rsidR="00C30E70"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felt obliged to</w:t>
      </w:r>
      <w:r w:rsidR="00C30E70"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221223" w:rsidRPr="00FD7A03" w:rsidRDefault="00221223" w:rsidP="00221223">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couldn</w:t>
      </w:r>
      <w:r w:rsidR="00C30E70" w:rsidRPr="00FD7A03">
        <w:rPr>
          <w:lang w:val="en-US"/>
        </w:rPr>
        <w:t xml:space="preserve">’t stop thinking about food.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103F36" w:rsidRPr="00FD7A03" w:rsidRDefault="00103F36" w:rsidP="00103F36">
      <w:pPr>
        <w:rPr>
          <w:lang w:val="en-US"/>
        </w:rPr>
      </w:pPr>
      <w:r w:rsidRPr="00FD7A03">
        <w:rPr>
          <w:lang w:val="en-US"/>
        </w:rPr>
        <w:t>…</w:t>
      </w:r>
      <w:r w:rsidR="00B421D6" w:rsidRPr="00FD7A03">
        <w:rPr>
          <w:lang w:val="en-US"/>
        </w:rPr>
        <w:t xml:space="preserve"> </w:t>
      </w:r>
      <w:proofErr w:type="gramStart"/>
      <w:r w:rsidRPr="00FD7A03">
        <w:rPr>
          <w:lang w:val="en-US"/>
        </w:rPr>
        <w:t>because</w:t>
      </w:r>
      <w:proofErr w:type="gramEnd"/>
      <w:r w:rsidRPr="00FD7A03">
        <w:rPr>
          <w:lang w:val="en-US"/>
        </w:rPr>
        <w:t xml:space="preserve"> I wanted to avoid food</w:t>
      </w:r>
      <w:r w:rsidR="00221223" w:rsidRPr="00FD7A03">
        <w:rPr>
          <w:lang w:val="en-US"/>
        </w:rPr>
        <w:t>/drinks</w:t>
      </w:r>
      <w:r w:rsidRPr="00FD7A03">
        <w:rPr>
          <w:lang w:val="en-US"/>
        </w:rPr>
        <w:t xml:space="preserve"> going to waste</w:t>
      </w:r>
      <w:r w:rsidR="00C30E70" w:rsidRPr="00FD7A03">
        <w:rPr>
          <w:lang w:val="en-US"/>
        </w:rPr>
        <w:t xml:space="preserve">.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613D34" w:rsidRPr="00FD7A03" w:rsidRDefault="00B421D6" w:rsidP="00B82F35">
      <w:pPr>
        <w:rPr>
          <w:lang w:val="en-US"/>
        </w:rPr>
      </w:pPr>
      <w:r w:rsidRPr="00FD7A03">
        <w:rPr>
          <w:lang w:val="en-US"/>
        </w:rPr>
        <w:t xml:space="preserve">… </w:t>
      </w:r>
      <w:proofErr w:type="gramStart"/>
      <w:r w:rsidRPr="00FD7A03">
        <w:rPr>
          <w:lang w:val="en-US"/>
        </w:rPr>
        <w:t>to</w:t>
      </w:r>
      <w:proofErr w:type="gramEnd"/>
      <w:r w:rsidRPr="00FD7A03">
        <w:rPr>
          <w:lang w:val="en-US"/>
        </w:rPr>
        <w:t xml:space="preserve"> celebrate a special occasion (birthday, traditional celebration, etc.). </w:t>
      </w:r>
      <w:r w:rsidR="00270145" w:rsidRPr="00FD7A03">
        <w:rPr>
          <w:lang w:val="en-US"/>
        </w:rPr>
        <w:fldChar w:fldCharType="begin" w:fldLock="1"/>
      </w:r>
      <w:r w:rsidR="0085200A">
        <w:rPr>
          <w:lang w:val="en-US"/>
        </w:rPr>
        <w:instrText>ADDIN CSL_CITATION {"citationItems":[{"id":"ITEM-1","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1","issued":{"date-parts":[["2015","1","1"]]},"page":"20-27","title":"It's my party and I eat if I want to. Reasons for unhealthy snacking","type":"article-journal","volume":"84"},"uris":["http://www.mendeley.com/documents/?uuid=6429c2db-c8b6-3444-b233-3d28cd8ec851"]}],"mendeley":{"formattedCitation":"[4]","plainTextFormattedCitation":"[4]","previouslyFormattedCitation":"[4]"},"properties":{"noteIndex":0},"schema":"https://github.com/citation-style-language/schema/raw/master/csl-citation.json"}</w:instrText>
      </w:r>
      <w:r w:rsidR="00270145" w:rsidRPr="00FD7A03">
        <w:rPr>
          <w:lang w:val="en-US"/>
        </w:rPr>
        <w:fldChar w:fldCharType="separate"/>
      </w:r>
      <w:r w:rsidR="00270145" w:rsidRPr="00FD7A03">
        <w:rPr>
          <w:noProof/>
          <w:lang w:val="en-US"/>
        </w:rPr>
        <w:t>[4]</w:t>
      </w:r>
      <w:r w:rsidR="00270145" w:rsidRPr="00FD7A03">
        <w:rPr>
          <w:lang w:val="en-US"/>
        </w:rPr>
        <w:fldChar w:fldCharType="end"/>
      </w:r>
    </w:p>
    <w:p w:rsidR="00221223" w:rsidRPr="00FD7A03" w:rsidRDefault="00B421D6" w:rsidP="00B82F35">
      <w:pPr>
        <w:rPr>
          <w:lang w:val="en-US"/>
        </w:rPr>
      </w:pPr>
      <w:r w:rsidRPr="00FD7A03">
        <w:rPr>
          <w:lang w:val="en-US"/>
        </w:rPr>
        <w:t xml:space="preserve">… </w:t>
      </w:r>
      <w:proofErr w:type="gramStart"/>
      <w:r w:rsidRPr="00FD7A03">
        <w:rPr>
          <w:lang w:val="en-US"/>
        </w:rPr>
        <w:t>because</w:t>
      </w:r>
      <w:proofErr w:type="gramEnd"/>
      <w:r w:rsidRPr="00FD7A03">
        <w:rPr>
          <w:lang w:val="en-US"/>
        </w:rPr>
        <w:t xml:space="preserve"> I was watching television/a movie. </w:t>
      </w:r>
      <w:r w:rsidR="00270145" w:rsidRPr="00FD7A03">
        <w:rPr>
          <w:lang w:val="en-US"/>
        </w:rPr>
        <w:fldChar w:fldCharType="begin" w:fldLock="1"/>
      </w:r>
      <w:r w:rsidR="0085200A">
        <w:rPr>
          <w:lang w:val="en-US"/>
        </w:rPr>
        <w:instrText>ADDIN CSL_CITATION {"citationItems":[{"id":"ITEM-1","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1","issued":{"date-parts":[["2015","1","1"]]},"page":"20-27","title":"It's my party and I eat if I want to. Reasons for unhealthy snacking","type":"article-journal","volume":"84"},"uris":["http://www.mendeley.com/documents/?uuid=6429c2db-c8b6-3444-b233-3d28cd8ec851"]}],"mendeley":{"formattedCitation":"[4]","plainTextFormattedCitation":"[4]","previouslyFormattedCitation":"[4]"},"properties":{"noteIndex":0},"schema":"https://github.com/citation-style-language/schema/raw/master/csl-citation.json"}</w:instrText>
      </w:r>
      <w:r w:rsidR="00270145" w:rsidRPr="00FD7A03">
        <w:rPr>
          <w:lang w:val="en-US"/>
        </w:rPr>
        <w:fldChar w:fldCharType="separate"/>
      </w:r>
      <w:r w:rsidR="00270145" w:rsidRPr="00FD7A03">
        <w:rPr>
          <w:noProof/>
          <w:lang w:val="en-US"/>
        </w:rPr>
        <w:t>[4]</w:t>
      </w:r>
      <w:r w:rsidR="00270145" w:rsidRPr="00FD7A03">
        <w:rPr>
          <w:lang w:val="en-US"/>
        </w:rPr>
        <w:fldChar w:fldCharType="end"/>
      </w:r>
    </w:p>
    <w:p w:rsidR="00221223" w:rsidRPr="00FD7A03" w:rsidRDefault="00B421D6" w:rsidP="00B82F35">
      <w:pPr>
        <w:rPr>
          <w:lang w:val="en-US"/>
        </w:rPr>
      </w:pPr>
      <w:r w:rsidRPr="00FD7A03">
        <w:rPr>
          <w:lang w:val="en-US"/>
        </w:rPr>
        <w:t xml:space="preserve">… </w:t>
      </w:r>
      <w:proofErr w:type="gramStart"/>
      <w:r w:rsidRPr="00FD7A03">
        <w:rPr>
          <w:lang w:val="en-US"/>
        </w:rPr>
        <w:t>to</w:t>
      </w:r>
      <w:proofErr w:type="gramEnd"/>
      <w:r w:rsidRPr="00FD7A03">
        <w:rPr>
          <w:lang w:val="en-US"/>
        </w:rPr>
        <w:t xml:space="preserve"> reward myself. </w:t>
      </w:r>
      <w:r w:rsidR="00270145" w:rsidRPr="00FD7A03">
        <w:rPr>
          <w:lang w:val="en-US"/>
        </w:rPr>
        <w:fldChar w:fldCharType="begin" w:fldLock="1"/>
      </w:r>
      <w:r w:rsidR="0085200A">
        <w:rPr>
          <w:lang w:val="en-US"/>
        </w:rPr>
        <w:instrText>ADDIN CSL_CITATION {"citationItems":[{"id":"ITEM-1","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1","issued":{"date-parts":[["2015","1","1"]]},"page":"20-27","title":"It's my party and I eat if I want to. Reasons for unhealthy snacking","type":"article-journal","volume":"84"},"uris":["http://www.mendeley.com/documents/?uuid=6429c2db-c8b6-3444-b233-3d28cd8ec851"]}],"mendeley":{"formattedCitation":"[4]","plainTextFormattedCitation":"[4]","previouslyFormattedCitation":"[4]"},"properties":{"noteIndex":0},"schema":"https://github.com/citation-style-language/schema/raw/master/csl-citation.json"}</w:instrText>
      </w:r>
      <w:r w:rsidR="00270145" w:rsidRPr="00FD7A03">
        <w:rPr>
          <w:lang w:val="en-US"/>
        </w:rPr>
        <w:fldChar w:fldCharType="separate"/>
      </w:r>
      <w:r w:rsidR="00270145" w:rsidRPr="00FD7A03">
        <w:rPr>
          <w:noProof/>
          <w:lang w:val="en-US"/>
        </w:rPr>
        <w:t>[4]</w:t>
      </w:r>
      <w:r w:rsidR="00270145" w:rsidRPr="00FD7A03">
        <w:rPr>
          <w:lang w:val="en-US"/>
        </w:rPr>
        <w:fldChar w:fldCharType="end"/>
      </w:r>
    </w:p>
    <w:p w:rsidR="00221223" w:rsidRPr="00FD7A03" w:rsidRDefault="00B421D6" w:rsidP="00B82F35">
      <w:pPr>
        <w:rPr>
          <w:lang w:val="en-US"/>
        </w:rPr>
      </w:pPr>
      <w:r w:rsidRPr="00FD7A03">
        <w:rPr>
          <w:lang w:val="en-US"/>
        </w:rPr>
        <w:t xml:space="preserve">… </w:t>
      </w:r>
      <w:proofErr w:type="gramStart"/>
      <w:r w:rsidRPr="00FD7A03">
        <w:rPr>
          <w:lang w:val="en-US"/>
        </w:rPr>
        <w:t>because</w:t>
      </w:r>
      <w:proofErr w:type="gramEnd"/>
      <w:r w:rsidRPr="00FD7A03">
        <w:rPr>
          <w:lang w:val="en-US"/>
        </w:rPr>
        <w:t xml:space="preserve"> others ate/drank. </w:t>
      </w:r>
      <w:r w:rsidR="00270145" w:rsidRPr="00FD7A03">
        <w:rPr>
          <w:lang w:val="en-US"/>
        </w:rPr>
        <w:fldChar w:fldCharType="begin" w:fldLock="1"/>
      </w:r>
      <w:r w:rsidR="0085200A">
        <w:rPr>
          <w:lang w:val="en-US"/>
        </w:rPr>
        <w:instrText>ADDIN CSL_CITATION {"citationItems":[{"id":"ITEM-1","itemData":{"DOI":"10.1037/hea0000568","ISSN":"19307810","PMID":"29154607","abstract":"Objective: Social factors are among the most powerful and pervasive influences on eating behavior, snacking in particular. Previous research has shown that being in the presence of people who are eating significantly increases the likelihood of eating and affects the types as well as the amount of food consumed. Much less is known about the processes underlying social influence, but previous research has suggested social norms as mediators. In this study, we extended this perspective to everyday settings and examined whether the presence of other people eating leads to a change in perceived momentary norms, and whether this change predicts snack consumption in real life. Method: We applied ecological momentary assessment to study 61 individuals in the normal-obese weight range (M BMI = 24.97 kg/m2; SD = 4.07) over a 14-day monitoring period. We used a combination of event-based snacking reports and randomly timed assessments. The presence of others eating and momentary perceptions of injunctive norms (facets of perceived appropriateness and encouragement) were measured for both assessment types. Results: Mediated, multilevel logistic regression showed that social cues predict snacking (OR = 3.06), and that momentary perceptions of appropriateness (a*b = 0.14) and encouragement (a*b = 0.18) partially mediated these effects. Conclusion: Perceptions of momentary norms mediated the effects of social influence on everyday snacking, which highlights the importance of the social environment for understanding eating behavior.","author":[{"dropping-particle":"","family":"Schüz","given":"Benjamin","non-dropping-particle":"","parse-names":false,"suffix":""},{"dropping-particle":"","family":"Papadakis","given":"Thalia","non-dropping-particle":"","parse-names":false,"suffix":""},{"dropping-particle":"","family":"Ferguson","given":"Stuart G.","non-dropping-particle":"","parse-names":false,"suffix":""}],"container-title":"Health Psychology","id":"ITEM-1","issue":"2","issued":{"date-parts":[["2018","2","1"]]},"page":"153-159","title":"Situation-specific social norms as mediators of social influence on snacking","type":"article-journal","volume":"37"},"uris":["http://www.mendeley.com/documents/?uuid=0fedf163-76fc-36e2-8a1c-513106a4b8ba"]}],"mendeley":{"formattedCitation":"[5]","plainTextFormattedCitation":"[5]","previouslyFormattedCitation":"[5]"},"properties":{"noteIndex":0},"schema":"https://github.com/citation-style-language/schema/raw/master/csl-citation.json"}</w:instrText>
      </w:r>
      <w:r w:rsidR="00270145" w:rsidRPr="00FD7A03">
        <w:rPr>
          <w:lang w:val="en-US"/>
        </w:rPr>
        <w:fldChar w:fldCharType="separate"/>
      </w:r>
      <w:r w:rsidR="00270145" w:rsidRPr="00FD7A03">
        <w:rPr>
          <w:noProof/>
          <w:lang w:val="en-US"/>
        </w:rPr>
        <w:t>[5]</w:t>
      </w:r>
      <w:r w:rsidR="00270145" w:rsidRPr="00FD7A03">
        <w:rPr>
          <w:lang w:val="en-US"/>
        </w:rPr>
        <w:fldChar w:fldCharType="end"/>
      </w:r>
    </w:p>
    <w:p w:rsidR="00221223" w:rsidRPr="00FD7A03" w:rsidRDefault="00221223" w:rsidP="00221223">
      <w:pPr>
        <w:rPr>
          <w:lang w:val="en-US"/>
        </w:rPr>
      </w:pPr>
      <w:r w:rsidRPr="00FD7A03">
        <w:rPr>
          <w:lang w:val="en-US"/>
        </w:rPr>
        <w:t>I don’t recall deciding to eat/drink – I just f</w:t>
      </w:r>
      <w:r w:rsidR="00C30E70" w:rsidRPr="00FD7A03">
        <w:rPr>
          <w:lang w:val="en-US"/>
        </w:rPr>
        <w:t xml:space="preserve">ound myself eating/drinking. </w:t>
      </w:r>
      <w:r w:rsidR="00270145" w:rsidRPr="00FD7A03">
        <w:rPr>
          <w:lang w:val="en-US"/>
        </w:rPr>
        <w:fldChar w:fldCharType="begin" w:fldLock="1"/>
      </w:r>
      <w:r w:rsidR="0085200A">
        <w:rPr>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mendeley":{"formattedCitation":"[1]","plainTextFormattedCitation":"[1]","previouslyFormattedCitation":"[1]"},"properties":{"noteIndex":0},"schema":"https://github.com/citation-style-language/schema/raw/master/csl-citation.json"}</w:instrText>
      </w:r>
      <w:r w:rsidR="00270145" w:rsidRPr="00FD7A03">
        <w:rPr>
          <w:lang w:val="en-US"/>
        </w:rPr>
        <w:fldChar w:fldCharType="separate"/>
      </w:r>
      <w:r w:rsidR="00270145" w:rsidRPr="00FD7A03">
        <w:rPr>
          <w:noProof/>
          <w:lang w:val="en-US"/>
        </w:rPr>
        <w:t>[1]</w:t>
      </w:r>
      <w:r w:rsidR="00270145" w:rsidRPr="00FD7A03">
        <w:rPr>
          <w:lang w:val="en-US"/>
        </w:rPr>
        <w:fldChar w:fldCharType="end"/>
      </w:r>
    </w:p>
    <w:p w:rsidR="00221223" w:rsidRDefault="00221223" w:rsidP="00B82F35">
      <w:pPr>
        <w:rPr>
          <w:color w:val="7F7F7F" w:themeColor="text1" w:themeTint="80"/>
          <w:lang w:val="en-US"/>
        </w:rPr>
      </w:pPr>
    </w:p>
    <w:p w:rsidR="0085200A" w:rsidRPr="0085200A" w:rsidRDefault="00270145" w:rsidP="0085200A">
      <w:pPr>
        <w:widowControl w:val="0"/>
        <w:autoSpaceDE w:val="0"/>
        <w:autoSpaceDN w:val="0"/>
        <w:adjustRightInd w:val="0"/>
        <w:ind w:left="640" w:hanging="640"/>
        <w:rPr>
          <w:rFonts w:cs="Times New Roman"/>
          <w:noProof/>
          <w:szCs w:val="24"/>
        </w:rPr>
      </w:pPr>
      <w:r>
        <w:rPr>
          <w:color w:val="7F7F7F" w:themeColor="text1" w:themeTint="80"/>
          <w:lang w:val="en-US"/>
        </w:rPr>
        <w:fldChar w:fldCharType="begin" w:fldLock="1"/>
      </w:r>
      <w:r>
        <w:rPr>
          <w:color w:val="7F7F7F" w:themeColor="text1" w:themeTint="80"/>
          <w:lang w:val="en-US"/>
        </w:rPr>
        <w:instrText xml:space="preserve">ADDIN Mendeley Bibliography CSL_BIBLIOGRAPHY </w:instrText>
      </w:r>
      <w:r>
        <w:rPr>
          <w:color w:val="7F7F7F" w:themeColor="text1" w:themeTint="80"/>
          <w:lang w:val="en-US"/>
        </w:rPr>
        <w:fldChar w:fldCharType="separate"/>
      </w:r>
      <w:r w:rsidR="0085200A" w:rsidRPr="00F82E42">
        <w:rPr>
          <w:rFonts w:cs="Times New Roman"/>
          <w:noProof/>
          <w:szCs w:val="24"/>
          <w:lang w:val="en-US"/>
        </w:rPr>
        <w:t xml:space="preserve">1. </w:t>
      </w:r>
      <w:r w:rsidR="0085200A" w:rsidRPr="00F82E42">
        <w:rPr>
          <w:rFonts w:cs="Times New Roman"/>
          <w:noProof/>
          <w:szCs w:val="24"/>
          <w:lang w:val="en-US"/>
        </w:rPr>
        <w:tab/>
        <w:t xml:space="preserve">Cleobury L, Tapper K. Reasons for eating “unhealthy” snacks in overweight and obese males and females. </w:t>
      </w:r>
      <w:r w:rsidR="0085200A" w:rsidRPr="0085200A">
        <w:rPr>
          <w:rFonts w:cs="Times New Roman"/>
          <w:noProof/>
          <w:szCs w:val="24"/>
        </w:rPr>
        <w:t>J Hum Nutr Diet. 2014;27(4):333–341. PMID: 24134077</w:t>
      </w:r>
    </w:p>
    <w:p w:rsidR="0085200A" w:rsidRPr="00F82E42" w:rsidRDefault="0085200A" w:rsidP="0085200A">
      <w:pPr>
        <w:widowControl w:val="0"/>
        <w:autoSpaceDE w:val="0"/>
        <w:autoSpaceDN w:val="0"/>
        <w:adjustRightInd w:val="0"/>
        <w:ind w:left="640" w:hanging="640"/>
        <w:rPr>
          <w:rFonts w:cs="Times New Roman"/>
          <w:noProof/>
          <w:szCs w:val="24"/>
          <w:lang w:val="en-US"/>
        </w:rPr>
      </w:pPr>
      <w:r w:rsidRPr="0085200A">
        <w:rPr>
          <w:rFonts w:cs="Times New Roman"/>
          <w:noProof/>
          <w:szCs w:val="24"/>
        </w:rPr>
        <w:t xml:space="preserve">2. </w:t>
      </w:r>
      <w:r w:rsidRPr="0085200A">
        <w:rPr>
          <w:rFonts w:cs="Times New Roman"/>
          <w:noProof/>
          <w:szCs w:val="24"/>
        </w:rPr>
        <w:tab/>
        <w:t xml:space="preserve">Renner B, Sproesser G, Strohbach S, Schupp HT. </w:t>
      </w:r>
      <w:r w:rsidRPr="00F82E42">
        <w:rPr>
          <w:rFonts w:cs="Times New Roman"/>
          <w:noProof/>
          <w:szCs w:val="24"/>
          <w:lang w:val="en-US"/>
        </w:rPr>
        <w:t>Why we eat what we eat. The Eating Motivation Survey (TEMS). Appetite. 2012;59(1):117–128. PMID: 22521515</w:t>
      </w:r>
    </w:p>
    <w:p w:rsidR="0085200A" w:rsidRPr="0085200A" w:rsidRDefault="0085200A" w:rsidP="0085200A">
      <w:pPr>
        <w:widowControl w:val="0"/>
        <w:autoSpaceDE w:val="0"/>
        <w:autoSpaceDN w:val="0"/>
        <w:adjustRightInd w:val="0"/>
        <w:ind w:left="640" w:hanging="640"/>
        <w:rPr>
          <w:rFonts w:cs="Times New Roman"/>
          <w:noProof/>
          <w:szCs w:val="24"/>
        </w:rPr>
      </w:pPr>
      <w:r w:rsidRPr="00F82E42">
        <w:rPr>
          <w:rFonts w:cs="Times New Roman"/>
          <w:noProof/>
          <w:szCs w:val="24"/>
          <w:lang w:val="en-US"/>
        </w:rPr>
        <w:t xml:space="preserve">3. </w:t>
      </w:r>
      <w:r w:rsidRPr="00F82E42">
        <w:rPr>
          <w:rFonts w:cs="Times New Roman"/>
          <w:noProof/>
          <w:szCs w:val="24"/>
          <w:lang w:val="en-US"/>
        </w:rPr>
        <w:tab/>
        <w:t xml:space="preserve">Evers C, Adriaanse M, de Ridder DTD, de Witt Huberts JC. Good mood food. Positive emotion as a neglected trigger for food intake. </w:t>
      </w:r>
      <w:r w:rsidRPr="0085200A">
        <w:rPr>
          <w:rFonts w:cs="Times New Roman"/>
          <w:noProof/>
          <w:szCs w:val="24"/>
        </w:rPr>
        <w:t>Appetite. 2013;68:1–7. PMID: 23602962</w:t>
      </w:r>
    </w:p>
    <w:p w:rsidR="0085200A" w:rsidRPr="00F82E42" w:rsidRDefault="0085200A" w:rsidP="0085200A">
      <w:pPr>
        <w:widowControl w:val="0"/>
        <w:autoSpaceDE w:val="0"/>
        <w:autoSpaceDN w:val="0"/>
        <w:adjustRightInd w:val="0"/>
        <w:ind w:left="640" w:hanging="640"/>
        <w:rPr>
          <w:rFonts w:cs="Times New Roman"/>
          <w:noProof/>
          <w:szCs w:val="24"/>
          <w:lang w:val="en-US"/>
        </w:rPr>
      </w:pPr>
      <w:r w:rsidRPr="0085200A">
        <w:rPr>
          <w:rFonts w:cs="Times New Roman"/>
          <w:noProof/>
          <w:szCs w:val="24"/>
        </w:rPr>
        <w:t xml:space="preserve">4. </w:t>
      </w:r>
      <w:r w:rsidRPr="0085200A">
        <w:rPr>
          <w:rFonts w:cs="Times New Roman"/>
          <w:noProof/>
          <w:szCs w:val="24"/>
        </w:rPr>
        <w:tab/>
        <w:t xml:space="preserve">Verhoeven AAC, Adriaanse MA, de Vet E, Fennis BM, de Ridder DTD. </w:t>
      </w:r>
      <w:r w:rsidRPr="00F82E42">
        <w:rPr>
          <w:rFonts w:cs="Times New Roman"/>
          <w:noProof/>
          <w:szCs w:val="24"/>
          <w:lang w:val="en-US"/>
        </w:rPr>
        <w:t>It’s my party and I eat if I want to. Reasons for unhealthy snacking. Appetite. 2015;84:20–27. PMID: 25261101</w:t>
      </w:r>
      <w:bookmarkStart w:id="0" w:name="_GoBack"/>
      <w:bookmarkEnd w:id="0"/>
    </w:p>
    <w:p w:rsidR="0085200A" w:rsidRPr="0085200A" w:rsidRDefault="0085200A" w:rsidP="0085200A">
      <w:pPr>
        <w:widowControl w:val="0"/>
        <w:autoSpaceDE w:val="0"/>
        <w:autoSpaceDN w:val="0"/>
        <w:adjustRightInd w:val="0"/>
        <w:ind w:left="640" w:hanging="640"/>
        <w:rPr>
          <w:rFonts w:cs="Times New Roman"/>
          <w:noProof/>
        </w:rPr>
      </w:pPr>
      <w:r w:rsidRPr="00F82E42">
        <w:rPr>
          <w:rFonts w:cs="Times New Roman"/>
          <w:noProof/>
          <w:szCs w:val="24"/>
          <w:lang w:val="en-US"/>
        </w:rPr>
        <w:t xml:space="preserve">5. </w:t>
      </w:r>
      <w:r w:rsidRPr="00F82E42">
        <w:rPr>
          <w:rFonts w:cs="Times New Roman"/>
          <w:noProof/>
          <w:szCs w:val="24"/>
          <w:lang w:val="en-US"/>
        </w:rPr>
        <w:tab/>
        <w:t xml:space="preserve">Schüz B, Papadakis T, Ferguson SG. Situation-specific social norms as mediators of social influence on snacking. </w:t>
      </w:r>
      <w:r w:rsidRPr="0085200A">
        <w:rPr>
          <w:rFonts w:cs="Times New Roman"/>
          <w:noProof/>
          <w:szCs w:val="24"/>
        </w:rPr>
        <w:t>Heal Psychol. 2018;37(2):153–159. PMID: 29154607</w:t>
      </w:r>
    </w:p>
    <w:p w:rsidR="00270145" w:rsidRPr="00613D34" w:rsidRDefault="00270145" w:rsidP="0085200A">
      <w:pPr>
        <w:widowControl w:val="0"/>
        <w:autoSpaceDE w:val="0"/>
        <w:autoSpaceDN w:val="0"/>
        <w:adjustRightInd w:val="0"/>
        <w:ind w:left="640" w:hanging="640"/>
        <w:rPr>
          <w:color w:val="7F7F7F" w:themeColor="text1" w:themeTint="80"/>
          <w:lang w:val="en-US"/>
        </w:rPr>
      </w:pPr>
      <w:r>
        <w:rPr>
          <w:color w:val="7F7F7F" w:themeColor="text1" w:themeTint="80"/>
          <w:lang w:val="en-US"/>
        </w:rPr>
        <w:fldChar w:fldCharType="end"/>
      </w:r>
    </w:p>
    <w:sectPr w:rsidR="00270145" w:rsidRPr="00613D3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7A5B" w:rsidRDefault="00CA7A5B" w:rsidP="008902BD">
      <w:pPr>
        <w:spacing w:line="240" w:lineRule="auto"/>
      </w:pPr>
      <w:r>
        <w:separator/>
      </w:r>
    </w:p>
  </w:endnote>
  <w:endnote w:type="continuationSeparator" w:id="0">
    <w:p w:rsidR="00CA7A5B" w:rsidRDefault="00CA7A5B" w:rsidP="008902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7A5B" w:rsidRDefault="00CA7A5B" w:rsidP="008902BD">
      <w:pPr>
        <w:spacing w:line="240" w:lineRule="auto"/>
      </w:pPr>
      <w:r>
        <w:separator/>
      </w:r>
    </w:p>
  </w:footnote>
  <w:footnote w:type="continuationSeparator" w:id="0">
    <w:p w:rsidR="00CA7A5B" w:rsidRDefault="00CA7A5B" w:rsidP="008902B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EA2"/>
    <w:rsid w:val="000B777C"/>
    <w:rsid w:val="00103F36"/>
    <w:rsid w:val="001232E2"/>
    <w:rsid w:val="001406F2"/>
    <w:rsid w:val="00140EA2"/>
    <w:rsid w:val="001C2675"/>
    <w:rsid w:val="00221223"/>
    <w:rsid w:val="002309E1"/>
    <w:rsid w:val="00270145"/>
    <w:rsid w:val="00294645"/>
    <w:rsid w:val="002A1D99"/>
    <w:rsid w:val="002D7D5D"/>
    <w:rsid w:val="003218FD"/>
    <w:rsid w:val="00372FEF"/>
    <w:rsid w:val="00440953"/>
    <w:rsid w:val="00482940"/>
    <w:rsid w:val="004A2417"/>
    <w:rsid w:val="004A3496"/>
    <w:rsid w:val="004B180B"/>
    <w:rsid w:val="004C2618"/>
    <w:rsid w:val="004C470C"/>
    <w:rsid w:val="00511E2F"/>
    <w:rsid w:val="00523CE3"/>
    <w:rsid w:val="005566DF"/>
    <w:rsid w:val="00582CFE"/>
    <w:rsid w:val="005B00DE"/>
    <w:rsid w:val="005F5682"/>
    <w:rsid w:val="00613D34"/>
    <w:rsid w:val="006B3B70"/>
    <w:rsid w:val="006C2C61"/>
    <w:rsid w:val="006F4301"/>
    <w:rsid w:val="00710D0D"/>
    <w:rsid w:val="00753FF5"/>
    <w:rsid w:val="0076434C"/>
    <w:rsid w:val="007661CA"/>
    <w:rsid w:val="007721EB"/>
    <w:rsid w:val="00774D73"/>
    <w:rsid w:val="00835DE5"/>
    <w:rsid w:val="00845F0C"/>
    <w:rsid w:val="0085200A"/>
    <w:rsid w:val="008902BD"/>
    <w:rsid w:val="00904539"/>
    <w:rsid w:val="00911AFB"/>
    <w:rsid w:val="0099712F"/>
    <w:rsid w:val="00A005B2"/>
    <w:rsid w:val="00A118F3"/>
    <w:rsid w:val="00A96144"/>
    <w:rsid w:val="00A96C7F"/>
    <w:rsid w:val="00AA4F3B"/>
    <w:rsid w:val="00AF6821"/>
    <w:rsid w:val="00B10255"/>
    <w:rsid w:val="00B16A78"/>
    <w:rsid w:val="00B346B4"/>
    <w:rsid w:val="00B421D6"/>
    <w:rsid w:val="00B64E67"/>
    <w:rsid w:val="00B82F35"/>
    <w:rsid w:val="00BD4F8D"/>
    <w:rsid w:val="00C30E70"/>
    <w:rsid w:val="00C4242E"/>
    <w:rsid w:val="00CA7A5B"/>
    <w:rsid w:val="00CE23F6"/>
    <w:rsid w:val="00D04F7F"/>
    <w:rsid w:val="00D07FD5"/>
    <w:rsid w:val="00D10875"/>
    <w:rsid w:val="00D4186D"/>
    <w:rsid w:val="00F14D74"/>
    <w:rsid w:val="00F26506"/>
    <w:rsid w:val="00F82E42"/>
    <w:rsid w:val="00FD7A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55706">
      <w:bodyDiv w:val="1"/>
      <w:marLeft w:val="0"/>
      <w:marRight w:val="0"/>
      <w:marTop w:val="0"/>
      <w:marBottom w:val="0"/>
      <w:divBdr>
        <w:top w:val="none" w:sz="0" w:space="0" w:color="auto"/>
        <w:left w:val="none" w:sz="0" w:space="0" w:color="auto"/>
        <w:bottom w:val="none" w:sz="0" w:space="0" w:color="auto"/>
        <w:right w:val="none" w:sz="0" w:space="0" w:color="auto"/>
      </w:divBdr>
    </w:div>
    <w:div w:id="159125421">
      <w:bodyDiv w:val="1"/>
      <w:marLeft w:val="0"/>
      <w:marRight w:val="0"/>
      <w:marTop w:val="0"/>
      <w:marBottom w:val="0"/>
      <w:divBdr>
        <w:top w:val="none" w:sz="0" w:space="0" w:color="auto"/>
        <w:left w:val="none" w:sz="0" w:space="0" w:color="auto"/>
        <w:bottom w:val="none" w:sz="0" w:space="0" w:color="auto"/>
        <w:right w:val="none" w:sz="0" w:space="0" w:color="auto"/>
      </w:divBdr>
    </w:div>
    <w:div w:id="160125106">
      <w:bodyDiv w:val="1"/>
      <w:marLeft w:val="0"/>
      <w:marRight w:val="0"/>
      <w:marTop w:val="0"/>
      <w:marBottom w:val="0"/>
      <w:divBdr>
        <w:top w:val="none" w:sz="0" w:space="0" w:color="auto"/>
        <w:left w:val="none" w:sz="0" w:space="0" w:color="auto"/>
        <w:bottom w:val="none" w:sz="0" w:space="0" w:color="auto"/>
        <w:right w:val="none" w:sz="0" w:space="0" w:color="auto"/>
      </w:divBdr>
    </w:div>
    <w:div w:id="218982302">
      <w:bodyDiv w:val="1"/>
      <w:marLeft w:val="0"/>
      <w:marRight w:val="0"/>
      <w:marTop w:val="0"/>
      <w:marBottom w:val="0"/>
      <w:divBdr>
        <w:top w:val="none" w:sz="0" w:space="0" w:color="auto"/>
        <w:left w:val="none" w:sz="0" w:space="0" w:color="auto"/>
        <w:bottom w:val="none" w:sz="0" w:space="0" w:color="auto"/>
        <w:right w:val="none" w:sz="0" w:space="0" w:color="auto"/>
      </w:divBdr>
    </w:div>
    <w:div w:id="439571951">
      <w:bodyDiv w:val="1"/>
      <w:marLeft w:val="0"/>
      <w:marRight w:val="0"/>
      <w:marTop w:val="0"/>
      <w:marBottom w:val="0"/>
      <w:divBdr>
        <w:top w:val="none" w:sz="0" w:space="0" w:color="auto"/>
        <w:left w:val="none" w:sz="0" w:space="0" w:color="auto"/>
        <w:bottom w:val="none" w:sz="0" w:space="0" w:color="auto"/>
        <w:right w:val="none" w:sz="0" w:space="0" w:color="auto"/>
      </w:divBdr>
    </w:div>
    <w:div w:id="552352345">
      <w:bodyDiv w:val="1"/>
      <w:marLeft w:val="0"/>
      <w:marRight w:val="0"/>
      <w:marTop w:val="0"/>
      <w:marBottom w:val="0"/>
      <w:divBdr>
        <w:top w:val="none" w:sz="0" w:space="0" w:color="auto"/>
        <w:left w:val="none" w:sz="0" w:space="0" w:color="auto"/>
        <w:bottom w:val="none" w:sz="0" w:space="0" w:color="auto"/>
        <w:right w:val="none" w:sz="0" w:space="0" w:color="auto"/>
      </w:divBdr>
    </w:div>
    <w:div w:id="722599990">
      <w:bodyDiv w:val="1"/>
      <w:marLeft w:val="0"/>
      <w:marRight w:val="0"/>
      <w:marTop w:val="0"/>
      <w:marBottom w:val="0"/>
      <w:divBdr>
        <w:top w:val="none" w:sz="0" w:space="0" w:color="auto"/>
        <w:left w:val="none" w:sz="0" w:space="0" w:color="auto"/>
        <w:bottom w:val="none" w:sz="0" w:space="0" w:color="auto"/>
        <w:right w:val="none" w:sz="0" w:space="0" w:color="auto"/>
      </w:divBdr>
    </w:div>
    <w:div w:id="1026297758">
      <w:bodyDiv w:val="1"/>
      <w:marLeft w:val="0"/>
      <w:marRight w:val="0"/>
      <w:marTop w:val="0"/>
      <w:marBottom w:val="0"/>
      <w:divBdr>
        <w:top w:val="none" w:sz="0" w:space="0" w:color="auto"/>
        <w:left w:val="none" w:sz="0" w:space="0" w:color="auto"/>
        <w:bottom w:val="none" w:sz="0" w:space="0" w:color="auto"/>
        <w:right w:val="none" w:sz="0" w:space="0" w:color="auto"/>
      </w:divBdr>
    </w:div>
    <w:div w:id="1192378736">
      <w:bodyDiv w:val="1"/>
      <w:marLeft w:val="0"/>
      <w:marRight w:val="0"/>
      <w:marTop w:val="0"/>
      <w:marBottom w:val="0"/>
      <w:divBdr>
        <w:top w:val="none" w:sz="0" w:space="0" w:color="auto"/>
        <w:left w:val="none" w:sz="0" w:space="0" w:color="auto"/>
        <w:bottom w:val="none" w:sz="0" w:space="0" w:color="auto"/>
        <w:right w:val="none" w:sz="0" w:space="0" w:color="auto"/>
      </w:divBdr>
    </w:div>
    <w:div w:id="1363478792">
      <w:bodyDiv w:val="1"/>
      <w:marLeft w:val="0"/>
      <w:marRight w:val="0"/>
      <w:marTop w:val="0"/>
      <w:marBottom w:val="0"/>
      <w:divBdr>
        <w:top w:val="none" w:sz="0" w:space="0" w:color="auto"/>
        <w:left w:val="none" w:sz="0" w:space="0" w:color="auto"/>
        <w:bottom w:val="none" w:sz="0" w:space="0" w:color="auto"/>
        <w:right w:val="none" w:sz="0" w:space="0" w:color="auto"/>
      </w:divBdr>
    </w:div>
    <w:div w:id="1458910610">
      <w:bodyDiv w:val="1"/>
      <w:marLeft w:val="0"/>
      <w:marRight w:val="0"/>
      <w:marTop w:val="0"/>
      <w:marBottom w:val="0"/>
      <w:divBdr>
        <w:top w:val="none" w:sz="0" w:space="0" w:color="auto"/>
        <w:left w:val="none" w:sz="0" w:space="0" w:color="auto"/>
        <w:bottom w:val="none" w:sz="0" w:space="0" w:color="auto"/>
        <w:right w:val="none" w:sz="0" w:space="0" w:color="auto"/>
      </w:divBdr>
    </w:div>
    <w:div w:id="1769351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F8D71-8E7D-45AB-9A41-42D0F2B04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3333</Words>
  <Characters>84002</Characters>
  <Application>Microsoft Office Word</Application>
  <DocSecurity>0</DocSecurity>
  <Lines>700</Lines>
  <Paragraphs>1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a Ruf</dc:creator>
  <cp:keywords/>
  <dc:description/>
  <cp:lastModifiedBy>Alea Ruf</cp:lastModifiedBy>
  <cp:revision>31</cp:revision>
  <dcterms:created xsi:type="dcterms:W3CDTF">2020-04-23T07:35:00Z</dcterms:created>
  <dcterms:modified xsi:type="dcterms:W3CDTF">2021-06-0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3155741/journal-of-medical-internet-research</vt:lpwstr>
  </property>
  <property fmtid="{D5CDD505-2E9C-101B-9397-08002B2CF9AE}" pid="19" name="Mendeley Recent Style Name 8_1">
    <vt:lpwstr>NEW! Journal of Medical Internet Researc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d892d-621f-364c-a1d1-7d2894cee26c</vt:lpwstr>
  </property>
  <property fmtid="{D5CDD505-2E9C-101B-9397-08002B2CF9AE}" pid="24" name="Mendeley Citation Style_1">
    <vt:lpwstr>http://csl.mendeley.com/styles/3155741/journal-of-medical-internet-research</vt:lpwstr>
  </property>
</Properties>
</file>